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24B600" w14:textId="77777777" w:rsidR="00EC3327" w:rsidRDefault="00EC3327" w:rsidP="00EC332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0F3F9FE" w14:textId="1F43FBEF" w:rsidR="00EC3327" w:rsidRPr="00B806EB" w:rsidRDefault="00EC3327" w:rsidP="00EC332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link Smokescreen GWAS Progress Report</w:t>
      </w:r>
    </w:p>
    <w:p w14:paraId="1ACA55AD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 code and PLINK instructions used for this progress report can be found at </w:t>
      </w:r>
      <w:hyperlink r:id="rId7" w:history="1">
        <w:r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5F457D80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07EC856C" w14:textId="77777777" w:rsidR="00EC3327" w:rsidRPr="00B806EB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B806EB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  <w:t>Legend:</w:t>
      </w:r>
    </w:p>
    <w:p w14:paraId="17C7459F" w14:textId="77777777" w:rsidR="00EC3327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  <w:r w:rsidRPr="00B806EB">
        <w:rPr>
          <w:rFonts w:ascii="Times New Roman" w:hAnsi="Times New Roman" w:cs="Times New Roman"/>
          <w:sz w:val="24"/>
          <w:szCs w:val="24"/>
        </w:rPr>
        <w:t>Normal text is written in black</w:t>
      </w:r>
    </w:p>
    <w:p w14:paraId="52C69FE1" w14:textId="77777777" w:rsidR="00EC3327" w:rsidRPr="00B806EB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B806EB">
        <w:rPr>
          <w:rFonts w:ascii="Times New Roman" w:hAnsi="Times New Roman" w:cs="Times New Roman"/>
          <w:color w:val="00B050"/>
          <w:sz w:val="24"/>
          <w:szCs w:val="24"/>
        </w:rPr>
        <w:t>Plink commands are written and commented in green (# indicates a comment)</w:t>
      </w:r>
    </w:p>
    <w:p w14:paraId="28F060A4" w14:textId="77777777" w:rsidR="00EC3327" w:rsidRPr="00B806EB" w:rsidRDefault="00EC3327" w:rsidP="00EC3327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70C0"/>
          <w:sz w:val="24"/>
          <w:szCs w:val="24"/>
        </w:rPr>
      </w:pPr>
      <w:r w:rsidRPr="00B806EB">
        <w:rPr>
          <w:rFonts w:ascii="Times New Roman" w:hAnsi="Times New Roman" w:cs="Times New Roman"/>
          <w:color w:val="0070C0"/>
          <w:sz w:val="24"/>
          <w:szCs w:val="24"/>
        </w:rPr>
        <w:t>Bash commands are written in blue (# indicates a comment)</w:t>
      </w:r>
    </w:p>
    <w:p w14:paraId="28B84E9E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1ACD179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DECF323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63859F0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ollowing files were opened using PLINK software:</w:t>
      </w:r>
    </w:p>
    <w:p w14:paraId="5ADF05F5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 “Smokescreen_NIDA_Study60_Grassi_clean.bim”</w:t>
      </w:r>
      <w:r w:rsidRPr="002D20AA">
        <w:t xml:space="preserve">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bed”</w:t>
      </w:r>
    </w:p>
    <w:p w14:paraId="38F46391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29C8A2B" w14:textId="77777777" w:rsidR="00EC3327" w:rsidRDefault="00EC3327" w:rsidP="00EC3327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was missing phenotype values. All the phenotype values in the original file were “-9”, indicating that the phenotype value was missing. 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file was cross referenced with the “</w:t>
      </w:r>
      <w:r w:rsidRPr="00B949C6">
        <w:rPr>
          <w:rFonts w:ascii="Times New Roman" w:eastAsia="Times New Roman" w:hAnsi="Times New Roman" w:cs="Times New Roman"/>
          <w:sz w:val="24"/>
          <w:szCs w:val="24"/>
        </w:rPr>
        <w:t>5a_SubjectPhenotypes_DS_NIDA_Study60_Grassi.tx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” file. This way we were able to determine the phenotype for each participant in the study. The new files with the correct phenotypes (“1” = Control, “2” = Case) were named: </w:t>
      </w:r>
    </w:p>
    <w:p w14:paraId="1A6D5AF5" w14:textId="10103E6A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mokescreen_</w:t>
      </w:r>
      <w:r>
        <w:rPr>
          <w:rFonts w:ascii="Times New Roman" w:eastAsia="Times New Roman" w:hAnsi="Times New Roman" w:cs="Times New Roman"/>
          <w:sz w:val="24"/>
          <w:szCs w:val="24"/>
        </w:rPr>
        <w:t>final</w:t>
      </w:r>
      <w:r>
        <w:rPr>
          <w:rFonts w:ascii="Times New Roman" w:eastAsia="Times New Roman" w:hAnsi="Times New Roman" w:cs="Times New Roman"/>
          <w:sz w:val="24"/>
          <w:szCs w:val="24"/>
        </w:rPr>
        <w:t>.f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”</w:t>
      </w:r>
    </w:p>
    <w:p w14:paraId="7047197B" w14:textId="38A2183A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mokescreen_</w:t>
      </w:r>
      <w:r>
        <w:rPr>
          <w:rFonts w:ascii="Times New Roman" w:eastAsia="Times New Roman" w:hAnsi="Times New Roman" w:cs="Times New Roman"/>
          <w:sz w:val="24"/>
          <w:szCs w:val="24"/>
        </w:rPr>
        <w:t>final</w:t>
      </w:r>
      <w:r>
        <w:rPr>
          <w:rFonts w:ascii="Times New Roman" w:eastAsia="Times New Roman" w:hAnsi="Times New Roman" w:cs="Times New Roman"/>
          <w:sz w:val="24"/>
          <w:szCs w:val="24"/>
        </w:rPr>
        <w:t>.bi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”</w:t>
      </w:r>
    </w:p>
    <w:p w14:paraId="72A97187" w14:textId="2F030B03" w:rsidR="00EC3327" w:rsidRDefault="00EC3327" w:rsidP="00EC3327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mokescreen_</w:t>
      </w:r>
      <w:r>
        <w:rPr>
          <w:rFonts w:ascii="Times New Roman" w:eastAsia="Times New Roman" w:hAnsi="Times New Roman" w:cs="Times New Roman"/>
          <w:sz w:val="24"/>
          <w:szCs w:val="24"/>
        </w:rPr>
        <w:t>final</w:t>
      </w:r>
      <w:r>
        <w:rPr>
          <w:rFonts w:ascii="Times New Roman" w:eastAsia="Times New Roman" w:hAnsi="Times New Roman" w:cs="Times New Roman"/>
          <w:sz w:val="24"/>
          <w:szCs w:val="24"/>
        </w:rPr>
        <w:t>.bed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” </w:t>
      </w:r>
    </w:p>
    <w:p w14:paraId="69752CF8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F4B19B5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0F261903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439A3CEA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0F1FB906" w14:textId="77777777" w:rsidR="00EC3327" w:rsidRDefault="00EC3327" w:rsidP="00EC3327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29256BB8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1BA24A90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>STEP 1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Delete SNPs and Individuals with high levels of missingness (See Appendix: Table 1, Box 1).</w:t>
      </w:r>
    </w:p>
    <w:p w14:paraId="3C132C30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SNP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4692F7EB" w14:textId="69F92B29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proofErr w:type="spellStart"/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proofErr w:type="spellEnd"/>
      <w:r w:rsidRPr="00E55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geno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2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1</w:t>
      </w:r>
    </w:p>
    <w:p w14:paraId="0F3DBAFB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40957 variants removed due to missing genotype data (--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geno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4E3AE309" w14:textId="77777777" w:rsidR="00EC3327" w:rsidRPr="00FB62DE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44249E6B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individual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4BDE5A05" w14:textId="6A48E068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1 --mind 0.02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2_s1</w:t>
      </w:r>
    </w:p>
    <w:p w14:paraId="2C3041EB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8 people removed due to missing genotype data (--mind).</w:t>
      </w:r>
    </w:p>
    <w:p w14:paraId="525D8E84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A3135FE" w14:textId="77777777" w:rsidR="00EC3327" w:rsidRPr="00B57AB6" w:rsidRDefault="00EC3327" w:rsidP="00EC3327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STEP 2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Check for sex discrepancies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2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7CF13B85" w14:textId="77777777" w:rsidR="00EC3327" w:rsidRPr="008C1498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# </w:t>
      </w:r>
      <w:r>
        <w:rPr>
          <w:rFonts w:ascii="Times New Roman" w:hAnsi="Times New Roman" w:cs="Times New Roman"/>
          <w:color w:val="00B050"/>
          <w:sz w:val="24"/>
          <w:szCs w:val="24"/>
        </w:rPr>
        <w:t>Create file with individuals flagged PROBLEM</w:t>
      </w:r>
    </w:p>
    <w:p w14:paraId="4D854CE2" w14:textId="03C061AF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C1498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1 </w:t>
      </w:r>
      <w:r w:rsidRPr="008C1498">
        <w:rPr>
          <w:rFonts w:ascii="Times New Roman" w:hAnsi="Times New Roman" w:cs="Times New Roman"/>
          <w:color w:val="00B050"/>
          <w:sz w:val="24"/>
          <w:szCs w:val="24"/>
        </w:rPr>
        <w:t>--check-sex</w:t>
      </w:r>
    </w:p>
    <w:p w14:paraId="0DE365C7" w14:textId="77777777" w:rsidR="00EC3327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813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X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0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Y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ant(s) scanned, 5 problems detec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check-sex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67C43771" w14:textId="77777777" w:rsidR="00EC3327" w:rsidRPr="000A6644" w:rsidRDefault="00EC3327" w:rsidP="00EC3327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D8FD412" w14:textId="77777777" w:rsidR="00EC3327" w:rsidRPr="000A6644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># This command generates a list of individuals with the status “PROBLEM”</w:t>
      </w:r>
    </w:p>
    <w:p w14:paraId="41C7B791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grep "PROBLEM" </w:t>
      </w:r>
      <w:proofErr w:type="spellStart"/>
      <w:proofErr w:type="gram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plink.sexcheck</w:t>
      </w:r>
      <w:proofErr w:type="spellEnd"/>
      <w:proofErr w:type="gram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| </w:t>
      </w:r>
      <w:proofErr w:type="spell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'{print$1,$2}'&gt; sex_discrepancy.txt</w:t>
      </w:r>
    </w:p>
    <w:p w14:paraId="25DA076D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385B9A98" w14:textId="77777777" w:rsidR="00EC3327" w:rsidRPr="000A6644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0A6644">
        <w:rPr>
          <w:rFonts w:ascii="Times New Roman" w:hAnsi="Times New Roman" w:cs="Times New Roman"/>
          <w:color w:val="00B050"/>
          <w:sz w:val="24"/>
          <w:szCs w:val="24"/>
        </w:rPr>
        <w:t># This command removes the list of individuals with the status “PROBLEM”.</w:t>
      </w:r>
    </w:p>
    <w:p w14:paraId="2D468353" w14:textId="316E7840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0A6644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0A6644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0A6644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1 </w:t>
      </w:r>
      <w:r w:rsidRPr="000A6644">
        <w:rPr>
          <w:rFonts w:ascii="Times New Roman" w:hAnsi="Times New Roman" w:cs="Times New Roman"/>
          <w:color w:val="00B050"/>
          <w:sz w:val="24"/>
          <w:szCs w:val="24"/>
        </w:rPr>
        <w:t xml:space="preserve">--remove sex_discrepancy.txt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2 </w:t>
      </w:r>
    </w:p>
    <w:p w14:paraId="0528D349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524 people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0A3E399E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0350851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5D8CBB74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7B003B89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52F8F446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33C004DC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6887472F" w14:textId="77777777" w:rsidR="00EC3327" w:rsidRPr="00B57AB6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lastRenderedPageBreak/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TEP</w:t>
      </w: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 3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Generate a </w:t>
      </w:r>
      <w:proofErr w:type="spellStart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bfile</w:t>
      </w:r>
      <w:proofErr w:type="spellEnd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with autosomal SNPs only and delete SNPs with a low minor allele frequency 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3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28C2B90E" w14:textId="77777777" w:rsidR="00EC3327" w:rsidRPr="00EB09EB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EB09EB">
        <w:rPr>
          <w:rFonts w:ascii="Times New Roman" w:hAnsi="Times New Roman" w:cs="Times New Roman"/>
          <w:color w:val="0070C0"/>
          <w:sz w:val="24"/>
          <w:szCs w:val="24"/>
        </w:rPr>
        <w:t># Select autosomal SNPs only (i.e., from chromosomes 1 to 22).</w:t>
      </w:r>
    </w:p>
    <w:p w14:paraId="514225E7" w14:textId="1875163B" w:rsidR="00EC3327" w:rsidRPr="00E552DE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proofErr w:type="spell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($1 &gt;= 1 &amp;&amp; $1 &lt;= 22) print $2 }' smokescreen_</w:t>
      </w:r>
      <w:r>
        <w:rPr>
          <w:rFonts w:ascii="Times New Roman" w:hAnsi="Times New Roman" w:cs="Times New Roman"/>
          <w:color w:val="0070C0"/>
          <w:sz w:val="24"/>
          <w:szCs w:val="24"/>
        </w:rPr>
        <w:t>final</w:t>
      </w:r>
      <w:r w:rsidRPr="00E552DE">
        <w:rPr>
          <w:rFonts w:ascii="Times New Roman" w:hAnsi="Times New Roman" w:cs="Times New Roman"/>
          <w:color w:val="0070C0"/>
          <w:sz w:val="24"/>
          <w:szCs w:val="24"/>
        </w:rPr>
        <w:t>_p1_s2.bim &gt; snp_1_22.txt</w:t>
      </w:r>
    </w:p>
    <w:p w14:paraId="71B4E442" w14:textId="77777777" w:rsidR="00EC3327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43A5B3E8" w14:textId="77777777" w:rsidR="00EC3327" w:rsidRPr="00B57AB6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# Generate a 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with only autosomal SNPs</w:t>
      </w:r>
    </w:p>
    <w:p w14:paraId="46F3B5E7" w14:textId="43C86A3B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2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--extract snp_1_22.txt --make-bed </w:t>
      </w:r>
      <w:r>
        <w:rPr>
          <w:rFonts w:ascii="Times New Roman" w:hAnsi="Times New Roman" w:cs="Times New Roman"/>
          <w:color w:val="00B050"/>
          <w:sz w:val="24"/>
          <w:szCs w:val="24"/>
        </w:rPr>
        <w:t>–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ou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3</w:t>
      </w:r>
    </w:p>
    <w:p w14:paraId="0E964AF8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505104 variants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--extrac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36C6BCB9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0142DAA1" w14:textId="77777777" w:rsidR="00EC3327" w:rsidRPr="00B57AB6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# Remove SNPs with a low MAF frequency.</w:t>
      </w:r>
    </w:p>
    <w:p w14:paraId="7CCA08A8" w14:textId="23892C0B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3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maf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0.0</w:t>
      </w:r>
      <w:r>
        <w:rPr>
          <w:rFonts w:ascii="Times New Roman" w:hAnsi="Times New Roman" w:cs="Times New Roman"/>
          <w:color w:val="00B050"/>
          <w:sz w:val="24"/>
          <w:szCs w:val="24"/>
        </w:rPr>
        <w:t>1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2_s3</w:t>
      </w:r>
    </w:p>
    <w:p w14:paraId="6DBB21BF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F0A8669" w14:textId="2047E2A2" w:rsidR="00EC3327" w:rsidRDefault="00BF51C2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89127 variants removed due to minor allele threshold(s)</w:t>
      </w: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maf</w:t>
      </w:r>
      <w:proofErr w:type="spellEnd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11D344E3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1066AAA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TEP 4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Delete SNPs which are not in Hardy-Weinberg equilibrium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4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1E36F06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</w:p>
    <w:p w14:paraId="3CB23208" w14:textId="77777777" w:rsidR="00EC3327" w:rsidRPr="00F92361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# By default, the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option in PLINK only filters for controls. Therefore, we use two steps, first we use a stringent HWE threshold for controls, followed by a less stringent threshold for the case data.</w:t>
      </w:r>
    </w:p>
    <w:p w14:paraId="1B362BBC" w14:textId="66A39565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3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4</w:t>
      </w:r>
    </w:p>
    <w:p w14:paraId="08388213" w14:textId="3FA0584A" w:rsidR="00EC3327" w:rsidRPr="00F92361" w:rsidRDefault="00BF51C2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777 variants removed due to Hardy-Weinberg exact tes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7AE2BDE8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679C7786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# The HWE threshold for the cases filters out only SNPs which deviate extremely from HWE.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T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his second HWE step only focusses on cases because in the controls all SNPs with </w:t>
      </w:r>
      <w:proofErr w:type="gram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a</w:t>
      </w:r>
      <w:proofErr w:type="gram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HWE p-value &lt; 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were already removed</w:t>
      </w:r>
    </w:p>
    <w:p w14:paraId="78A22E76" w14:textId="0FD8AB16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4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10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-all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2_s4</w:t>
      </w:r>
    </w:p>
    <w:p w14:paraId="00DD5C75" w14:textId="05EFB7F9" w:rsidR="00EC3327" w:rsidRPr="00F92361" w:rsidRDefault="00BF51C2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73 variants removed due to Hardy-Weinberg exact test</w:t>
      </w: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--</w:t>
      </w:r>
      <w:proofErr w:type="spellStart"/>
      <w:r w:rsidR="00EC3327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-all).</w:t>
      </w:r>
    </w:p>
    <w:p w14:paraId="4730A415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013A095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7C044918" w14:textId="77777777" w:rsidR="00EC3327" w:rsidRDefault="00EC3327" w:rsidP="00EC332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4B751D2C" w14:textId="77777777" w:rsidR="00EC3327" w:rsidRPr="00450288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Step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5: 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Remove individuals with a heterozygosity rate deviating more than 3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SD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from the mean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(See Appendix: Table 1, Box 5).</w:t>
      </w:r>
    </w:p>
    <w:p w14:paraId="66ECF9C6" w14:textId="77777777" w:rsidR="00EC3327" w:rsidRPr="00450288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C370423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Checks for heterozygosity are performed on a set of SNPs which are not highly correlated. Therefore, to generate a list of non-(highly)correlated SNPs, we exclude high inversion regions (inversion.txt [text file with High LD regions]) and prune the SNPs using the command --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60DA1">
        <w:rPr>
          <w:rFonts w:ascii="Times New Roman" w:hAnsi="Times New Roman" w:cs="Times New Roman"/>
          <w:color w:val="00B050"/>
          <w:sz w:val="24"/>
          <w:szCs w:val="24"/>
        </w:rPr>
        <w:t>-pairwise’. The parameters ‘50 5 0.2’ stand respectively for: the window size, the number of SNPs to shift the window at each step, and the multiple correlation coefficient for a SNP being regressed on all other SNPs simultaneously.</w:t>
      </w:r>
    </w:p>
    <w:p w14:paraId="55A67912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Contents of inversion.txt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6E7F96E1" w14:textId="77777777" w:rsidR="00EC3327" w:rsidRPr="00200FB6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6 25500000 33500000 8 HLA</w:t>
      </w:r>
    </w:p>
    <w:p w14:paraId="2FCC32CB" w14:textId="77777777" w:rsidR="00EC3327" w:rsidRPr="00200FB6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8 8135000 12000000 Inversion8</w:t>
      </w:r>
    </w:p>
    <w:p w14:paraId="47C575BB" w14:textId="77777777" w:rsidR="00EC3327" w:rsidRPr="00E90BD8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17 40900000 45000000 Inversion17</w:t>
      </w:r>
    </w:p>
    <w:p w14:paraId="7D42548E" w14:textId="73DB09B6" w:rsidR="00EC3327" w:rsidRPr="00C53DAF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53DAF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C53DAF">
        <w:rPr>
          <w:rFonts w:ascii="Times New Roman" w:hAnsi="Times New Roman" w:cs="Times New Roman"/>
          <w:color w:val="00B050"/>
          <w:sz w:val="24"/>
          <w:szCs w:val="24"/>
        </w:rPr>
        <w:t>--exclude inversion.txt --range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-pairwise 50 5 0.2 --out 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SNP</w:t>
      </w:r>
      <w:proofErr w:type="spellEnd"/>
    </w:p>
    <w:p w14:paraId="74B2D2AE" w14:textId="389D9261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 w:rsidRPr="00E90BD8">
        <w:rPr>
          <w:rFonts w:ascii="Times New Roman" w:hAnsi="Times New Roman" w:cs="Times New Roman"/>
          <w:sz w:val="24"/>
          <w:szCs w:val="24"/>
        </w:rPr>
        <w:t>Pruning complete</w:t>
      </w:r>
      <w:r w:rsidR="00BF51C2">
        <w:rPr>
          <w:rFonts w:ascii="Times New Roman" w:hAnsi="Times New Roman" w:cs="Times New Roman"/>
          <w:sz w:val="24"/>
          <w:szCs w:val="24"/>
        </w:rPr>
        <w:t xml:space="preserve">. </w:t>
      </w:r>
      <w:r w:rsidR="00BF51C2" w:rsidRPr="00BF51C2">
        <w:rPr>
          <w:rFonts w:ascii="Times New Roman" w:hAnsi="Times New Roman" w:cs="Times New Roman"/>
          <w:sz w:val="24"/>
          <w:szCs w:val="24"/>
        </w:rPr>
        <w:t>244400 of 405891 variants removed.</w:t>
      </w:r>
    </w:p>
    <w:p w14:paraId="0B494A3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15B19E5D" w14:textId="77777777" w:rsidR="00EC3327" w:rsidRPr="00C60DA1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This file contains your pruned data set.</w:t>
      </w:r>
    </w:p>
    <w:p w14:paraId="5A1522F6" w14:textId="03C4C314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C60DA1">
        <w:rPr>
          <w:rFonts w:ascii="Times New Roman" w:hAnsi="Times New Roman" w:cs="Times New Roman"/>
          <w:color w:val="00B050"/>
          <w:sz w:val="24"/>
          <w:szCs w:val="24"/>
        </w:rPr>
        <w:t xml:space="preserve">--extract indepSNP.prune.in --het --out 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R_check</w:t>
      </w:r>
      <w:proofErr w:type="spellEnd"/>
    </w:p>
    <w:p w14:paraId="77EB14A6" w14:textId="1F96621E" w:rsidR="00EC3327" w:rsidRPr="00B0080A" w:rsidRDefault="00BF51C2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61491 variants </w:t>
      </w:r>
      <w:proofErr w:type="gramStart"/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scanned,</w:t>
      </w:r>
      <w:proofErr w:type="gramEnd"/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ort written to </w:t>
      </w:r>
      <w:proofErr w:type="spellStart"/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R_check.het</w:t>
      </w:r>
      <w:proofErr w:type="spellEnd"/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--het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108429FB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94B3775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# The following code generates a list of individuals who deviate more than 3 standard deviations from the heterozygosity rate mean. </w:t>
      </w:r>
    </w:p>
    <w:p w14:paraId="159B62F7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R run the code found on GitHub </w:t>
      </w:r>
      <w:proofErr w:type="spell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heterozygosity_outliers_</w:t>
      </w:r>
      <w:proofErr w:type="gram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list.R</w:t>
      </w:r>
      <w:proofErr w:type="spellEnd"/>
      <w:proofErr w:type="gramEnd"/>
    </w:p>
    <w:p w14:paraId="053060F2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put of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ode above is</w:t>
      </w: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: fail-het-qc.txt</w:t>
      </w:r>
    </w:p>
    <w:p w14:paraId="2C03D4C5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A064D87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># Adapt this file to make it compatible for PLINK, by removing all quotation marks from the file and selecting only the first two columns.</w:t>
      </w:r>
    </w:p>
    <w:p w14:paraId="4ED90437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sed 's/"// g' fail-het-qc.txt | 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'{print$1, $2}'&gt; het_fail_ind.txt</w:t>
      </w:r>
    </w:p>
    <w:p w14:paraId="76839974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1A2F16D" w14:textId="77777777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# Remove heterozygosity rate outliers.</w:t>
      </w:r>
    </w:p>
    <w:p w14:paraId="5314A6DB" w14:textId="5A0578A0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--remove het_fail_ind.txt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5</w:t>
      </w:r>
    </w:p>
    <w:p w14:paraId="5A520B9B" w14:textId="4E43E813" w:rsidR="00EC3327" w:rsidRDefault="00BF51C2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F51C2">
        <w:rPr>
          <w:rFonts w:ascii="Times New Roman" w:hAnsi="Times New Roman" w:cs="Times New Roman"/>
          <w:color w:val="000000" w:themeColor="text1"/>
          <w:sz w:val="24"/>
          <w:szCs w:val="24"/>
        </w:rPr>
        <w:t>1516 people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C3327"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 w:rsidR="00EC3327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1894104E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3422F65" w14:textId="77777777" w:rsidR="00EC3327" w:rsidRPr="007A086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D20EBDE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  <w:u w:val="single"/>
        </w:rPr>
      </w:pPr>
      <w:r w:rsidRPr="007A0860">
        <w:rPr>
          <w:rFonts w:ascii="Times New Roman" w:hAnsi="Times New Roman" w:cs="Times New Roman"/>
          <w:b/>
          <w:bCs/>
          <w:sz w:val="24"/>
          <w:szCs w:val="24"/>
          <w:u w:val="single"/>
        </w:rPr>
        <w:t>STEP 6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It is essential to check datasets you analyze for cryptic relatedness. Assuming a random population sample we are going to exclude all individuals above the </w:t>
      </w:r>
      <w:proofErr w:type="spellStart"/>
      <w:r w:rsidRPr="007A0860">
        <w:rPr>
          <w:rFonts w:ascii="Times New Roman" w:hAnsi="Times New Roman" w:cs="Times New Roman"/>
          <w:sz w:val="24"/>
          <w:szCs w:val="24"/>
          <w:u w:val="single"/>
        </w:rPr>
        <w:t>pihat</w:t>
      </w:r>
      <w:proofErr w:type="spellEnd"/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 threshold of 0.2.</w:t>
      </w:r>
    </w:p>
    <w:p w14:paraId="130563A5" w14:textId="77777777" w:rsidR="00EC3327" w:rsidRPr="007A086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50CC59B4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# Check for relationships between individuals with a 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&gt; 0.2.</w:t>
      </w:r>
    </w:p>
    <w:p w14:paraId="4A9A2109" w14:textId="3FE0323B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</w:t>
      </w:r>
    </w:p>
    <w:p w14:paraId="15F23D86" w14:textId="77777777" w:rsidR="00EC3327" w:rsidRPr="00E90BD8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IBD calculations complete.</w:t>
      </w:r>
    </w:p>
    <w:p w14:paraId="092EFCB3" w14:textId="77777777" w:rsidR="00EC3327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Finished writing pihat_min0.</w:t>
      </w:r>
      <w:proofErr w:type="gramStart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2.genome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p w14:paraId="6AA10949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EEE2071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r>
        <w:rPr>
          <w:rFonts w:ascii="Times New Roman" w:hAnsi="Times New Roman" w:cs="Times New Roman"/>
          <w:color w:val="0070C0"/>
          <w:sz w:val="24"/>
          <w:szCs w:val="24"/>
        </w:rPr>
        <w:t xml:space="preserve"># </w:t>
      </w:r>
      <w:r w:rsidRPr="007A0860">
        <w:rPr>
          <w:rFonts w:ascii="Times New Roman" w:hAnsi="Times New Roman" w:cs="Times New Roman"/>
          <w:color w:val="0070C0"/>
          <w:sz w:val="24"/>
          <w:szCs w:val="24"/>
        </w:rPr>
        <w:t>The following commands will visualize specifically these parent-offspring relations, using the z values.</w:t>
      </w:r>
    </w:p>
    <w:p w14:paraId="505F709B" w14:textId="77777777" w:rsidR="00EC3327" w:rsidRPr="007A0860" w:rsidRDefault="00EC3327" w:rsidP="00EC3327">
      <w:pPr>
        <w:rPr>
          <w:rFonts w:ascii="Times New Roman" w:hAnsi="Times New Roman" w:cs="Times New Roman"/>
          <w:color w:val="0070C0"/>
          <w:sz w:val="24"/>
          <w:szCs w:val="24"/>
        </w:rPr>
      </w:pP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($8 &gt;0.9) print $0 }' pihat_min0.2.genome&gt;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zoom_pihat.genome</w:t>
      </w:r>
      <w:proofErr w:type="spellEnd"/>
    </w:p>
    <w:p w14:paraId="786FD72D" w14:textId="77777777" w:rsidR="00EC3327" w:rsidRDefault="00EC3327" w:rsidP="00EC3327">
      <w:pPr>
        <w:ind w:firstLine="720"/>
        <w:rPr>
          <w:rFonts w:ascii="Times New Roman" w:hAnsi="Times New Roman" w:cs="Times New Roman"/>
          <w:sz w:val="24"/>
          <w:szCs w:val="24"/>
        </w:rPr>
      </w:pPr>
    </w:p>
    <w:p w14:paraId="759ED6A0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# We aim to remove all 'relatedness' from our dataset.</w:t>
      </w:r>
      <w:r w:rsidRPr="008F1477">
        <w:rPr>
          <w:color w:val="00B050"/>
        </w:rPr>
        <w:t xml:space="preserve">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To demonstrate that the majority of the relatedness was due to parent-offspring we only include founders (individuals without parents in the dataset).</w:t>
      </w:r>
    </w:p>
    <w:p w14:paraId="699CACF0" w14:textId="57C9F9F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--filter-founders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6</w:t>
      </w:r>
    </w:p>
    <w:p w14:paraId="3AA353EC" w14:textId="4AB841C9" w:rsidR="00EC3327" w:rsidRPr="00575D20" w:rsidRDefault="00575D20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516 people</w:t>
      </w:r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, 1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502 </w:t>
      </w:r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ounders and 14 </w:t>
      </w:r>
      <w:proofErr w:type="spellStart"/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nonfounders</w:t>
      </w:r>
      <w:proofErr w:type="spellEnd"/>
      <w:r w:rsidR="00EC3327"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</w:t>
      </w:r>
    </w:p>
    <w:p w14:paraId="26D74B52" w14:textId="77777777" w:rsidR="00EC3327" w:rsidRPr="00575D2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4 people removed due to founder status (--filter-founders).</w:t>
      </w:r>
    </w:p>
    <w:p w14:paraId="2C714050" w14:textId="66D13442" w:rsidR="00EC3327" w:rsidRPr="00575D20" w:rsidRDefault="00EC3327" w:rsidP="00EC3327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  <w:r w:rsidR="00575D20">
        <w:rPr>
          <w:rFonts w:ascii="Times New Roman" w:hAnsi="Times New Roman" w:cs="Times New Roman"/>
          <w:color w:val="000000" w:themeColor="text1"/>
          <w:sz w:val="24"/>
          <w:szCs w:val="24"/>
        </w:rPr>
        <w:t>502</w:t>
      </w: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eople, 1</w:t>
      </w:r>
      <w:r w:rsidR="00575D20">
        <w:rPr>
          <w:rFonts w:ascii="Times New Roman" w:hAnsi="Times New Roman" w:cs="Times New Roman"/>
          <w:color w:val="000000" w:themeColor="text1"/>
          <w:sz w:val="24"/>
          <w:szCs w:val="24"/>
        </w:rPr>
        <w:t>502</w:t>
      </w:r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unders and 0 </w:t>
      </w:r>
      <w:proofErr w:type="spellStart"/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>nonfounders</w:t>
      </w:r>
      <w:proofErr w:type="spellEnd"/>
      <w:r w:rsidRPr="00575D20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esent</w:t>
      </w:r>
    </w:p>
    <w:p w14:paraId="0FBD0765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# Now we will look again for individuals with a 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&gt;0.2.</w:t>
      </w:r>
    </w:p>
    <w:p w14:paraId="61D1685C" w14:textId="02BF49E5" w:rsidR="00EC3327" w:rsidRPr="008F147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_in_founders</w:t>
      </w:r>
    </w:p>
    <w:p w14:paraId="399D73E1" w14:textId="3D4BE480" w:rsidR="00EC3327" w:rsidRDefault="00673A6C" w:rsidP="00EC3327">
      <w:pPr>
        <w:rPr>
          <w:rFonts w:ascii="Times New Roman" w:hAnsi="Times New Roman" w:cs="Times New Roman"/>
          <w:sz w:val="24"/>
          <w:szCs w:val="24"/>
        </w:rPr>
      </w:pPr>
      <w:r w:rsidRPr="00673A6C">
        <w:rPr>
          <w:rFonts w:ascii="Times New Roman" w:hAnsi="Times New Roman" w:cs="Times New Roman"/>
          <w:sz w:val="24"/>
          <w:szCs w:val="24"/>
        </w:rPr>
        <w:lastRenderedPageBreak/>
        <w:t>161491 variants rem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bookmarkEnd w:id="0"/>
      <w:r w:rsidR="00EC3327">
        <w:rPr>
          <w:rFonts w:ascii="Times New Roman" w:hAnsi="Times New Roman" w:cs="Times New Roman"/>
          <w:sz w:val="24"/>
          <w:szCs w:val="24"/>
        </w:rPr>
        <w:t>(</w:t>
      </w:r>
      <w:r w:rsidR="00EC3327" w:rsidRPr="00A755B0">
        <w:rPr>
          <w:rFonts w:ascii="Times New Roman" w:hAnsi="Times New Roman" w:cs="Times New Roman"/>
          <w:sz w:val="24"/>
          <w:szCs w:val="24"/>
        </w:rPr>
        <w:t>--extract</w:t>
      </w:r>
      <w:r w:rsidR="00EC3327">
        <w:rPr>
          <w:rFonts w:ascii="Times New Roman" w:hAnsi="Times New Roman" w:cs="Times New Roman"/>
          <w:sz w:val="24"/>
          <w:szCs w:val="24"/>
        </w:rPr>
        <w:t>).</w:t>
      </w:r>
    </w:p>
    <w:p w14:paraId="68734C23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</w:p>
    <w:p w14:paraId="2A3CCCE8" w14:textId="77777777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# For each pair of 'related' individuals with a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&gt; 0.2, remove the individual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highest missing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call rate.</w:t>
      </w:r>
    </w:p>
    <w:p w14:paraId="798DB339" w14:textId="2633AF9E" w:rsidR="00EC3327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1_s6 --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missing</w:t>
      </w:r>
    </w:p>
    <w:p w14:paraId="4C2194D5" w14:textId="77777777" w:rsidR="00EC3327" w:rsidRPr="00A755B0" w:rsidRDefault="00EC3327" w:rsidP="00EC3327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Sample missing data report written to </w:t>
      </w:r>
      <w:proofErr w:type="spellStart"/>
      <w:proofErr w:type="gram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imiss</w:t>
      </w:r>
      <w:proofErr w:type="spellEnd"/>
      <w:proofErr w:type="gramEnd"/>
      <w:r w:rsidRPr="00A755B0">
        <w:rPr>
          <w:rFonts w:ascii="Times New Roman" w:hAnsi="Times New Roman" w:cs="Times New Roman"/>
          <w:color w:val="00B050"/>
          <w:sz w:val="24"/>
          <w:szCs w:val="24"/>
        </w:rPr>
        <w:t>, and variant-based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missing data report written to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lmiss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(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--missing</w:t>
      </w:r>
      <w:r>
        <w:rPr>
          <w:rFonts w:ascii="Times New Roman" w:hAnsi="Times New Roman" w:cs="Times New Roman"/>
          <w:color w:val="00B050"/>
          <w:sz w:val="24"/>
          <w:szCs w:val="24"/>
        </w:rPr>
        <w:t>).</w:t>
      </w:r>
    </w:p>
    <w:p w14:paraId="3F57846C" w14:textId="77777777" w:rsidR="00EC3327" w:rsidRDefault="00EC3327" w:rsidP="00EC33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# I used notepad to manually determine which of the individual on the 12 pairs of ‘related’ individuals had the highest missing call rate and made a new document named “</w:t>
      </w:r>
      <w:r w:rsidRPr="00B53379">
        <w:rPr>
          <w:rFonts w:ascii="Times New Roman" w:hAnsi="Times New Roman" w:cs="Times New Roman"/>
          <w:sz w:val="24"/>
          <w:szCs w:val="24"/>
        </w:rPr>
        <w:t>0.2_</w:t>
      </w:r>
      <w:r>
        <w:rPr>
          <w:rFonts w:ascii="Times New Roman" w:hAnsi="Times New Roman" w:cs="Times New Roman"/>
          <w:sz w:val="24"/>
          <w:szCs w:val="24"/>
        </w:rPr>
        <w:t>high_missing</w:t>
      </w:r>
      <w:r w:rsidRPr="00B53379">
        <w:rPr>
          <w:rFonts w:ascii="Times New Roman" w:hAnsi="Times New Roman" w:cs="Times New Roman"/>
          <w:sz w:val="24"/>
          <w:szCs w:val="24"/>
        </w:rPr>
        <w:t>_call_rate_pihat.txt</w:t>
      </w:r>
      <w:r>
        <w:rPr>
          <w:rFonts w:ascii="Times New Roman" w:hAnsi="Times New Roman" w:cs="Times New Roman"/>
          <w:sz w:val="24"/>
          <w:szCs w:val="24"/>
        </w:rPr>
        <w:t xml:space="preserve">” with the </w:t>
      </w:r>
      <w:r w:rsidRPr="00B53379">
        <w:rPr>
          <w:rFonts w:ascii="Times New Roman" w:hAnsi="Times New Roman" w:cs="Times New Roman"/>
          <w:sz w:val="24"/>
          <w:szCs w:val="24"/>
        </w:rPr>
        <w:t xml:space="preserve">FID and IID of the </w:t>
      </w:r>
      <w:r>
        <w:rPr>
          <w:rFonts w:ascii="Times New Roman" w:hAnsi="Times New Roman" w:cs="Times New Roman"/>
          <w:sz w:val="24"/>
          <w:szCs w:val="24"/>
        </w:rPr>
        <w:t>‘related’ individuals with the highest missing call rates.</w:t>
      </w:r>
    </w:p>
    <w:p w14:paraId="1B80034C" w14:textId="77777777" w:rsidR="00EC3327" w:rsidRPr="00170EBE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190B28D8" w14:textId="77777777" w:rsidR="00EC3327" w:rsidRPr="00170EBE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# Delete the individuals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>highest missing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call rate in 'related' pairs with a 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&gt; 0.2 </w:t>
      </w:r>
    </w:p>
    <w:p w14:paraId="5C2A9CB7" w14:textId="41A6E301" w:rsidR="00EC3327" w:rsidRDefault="00EC3327" w:rsidP="00EC3327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--remove 0.2_high_missing_call_rate_pihat.txt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</w:t>
      </w:r>
      <w:r>
        <w:rPr>
          <w:rFonts w:ascii="Times New Roman" w:hAnsi="Times New Roman" w:cs="Times New Roman"/>
          <w:color w:val="00B050"/>
          <w:sz w:val="24"/>
          <w:szCs w:val="24"/>
        </w:rPr>
        <w:t>final</w:t>
      </w:r>
      <w:r>
        <w:rPr>
          <w:rFonts w:ascii="Times New Roman" w:hAnsi="Times New Roman" w:cs="Times New Roman"/>
          <w:color w:val="00B050"/>
          <w:sz w:val="24"/>
          <w:szCs w:val="24"/>
        </w:rPr>
        <w:t>_p2_s6</w:t>
      </w:r>
    </w:p>
    <w:p w14:paraId="69CB05CC" w14:textId="77777777" w:rsidR="00EC3327" w:rsidRDefault="00EC3327" w:rsidP="00EC3327"/>
    <w:p w14:paraId="0802F695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F4E6C2B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CB409FC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ED79327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5EA3292" w14:textId="77777777" w:rsid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CAA63D6" w14:textId="2F352C1D" w:rsidR="00EC3327" w:rsidRPr="00EC3327" w:rsidRDefault="00EC3327" w:rsidP="00EC3327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AT’S ALL FOLKS!</w:t>
      </w:r>
    </w:p>
    <w:p w14:paraId="1FC4E4D5" w14:textId="77777777" w:rsidR="00EC3327" w:rsidRDefault="00EC3327" w:rsidP="00EC3327"/>
    <w:p w14:paraId="5F8B7BEB" w14:textId="3166DDFD" w:rsidR="00EC3327" w:rsidRDefault="00EC3327" w:rsidP="00EC3327"/>
    <w:p w14:paraId="525F1165" w14:textId="242B2B68" w:rsidR="00EC3327" w:rsidRDefault="00EC3327" w:rsidP="00EC3327"/>
    <w:p w14:paraId="272CF4D9" w14:textId="02B9E7ED" w:rsidR="00EC3327" w:rsidRDefault="00EC3327" w:rsidP="00EC3327"/>
    <w:p w14:paraId="31032054" w14:textId="5FFBF6F4" w:rsidR="00EC3327" w:rsidRDefault="00EC3327" w:rsidP="00EC3327"/>
    <w:p w14:paraId="603DE793" w14:textId="41E9D2AF" w:rsidR="00EC3327" w:rsidRDefault="00EC3327" w:rsidP="00EC3327"/>
    <w:p w14:paraId="42446D13" w14:textId="77777777" w:rsidR="00EC3327" w:rsidRDefault="00EC3327" w:rsidP="00EC3327"/>
    <w:p w14:paraId="051DDD96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5CA7697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:</w:t>
      </w:r>
    </w:p>
    <w:p w14:paraId="23347A6A" w14:textId="77777777" w:rsidR="00EC3327" w:rsidRDefault="00EC3327" w:rsidP="00EC3327">
      <w:pPr>
        <w:pStyle w:val="Bibliography"/>
        <w:rPr>
          <w:rFonts w:ascii="Times New Roman" w:hAnsi="Times New Roman" w:cs="Times New Roman"/>
          <w:sz w:val="24"/>
        </w:rPr>
      </w:pPr>
      <w:r w:rsidRPr="00676E35">
        <w:fldChar w:fldCharType="begin"/>
      </w:r>
      <w:r w:rsidRPr="00676E35">
        <w:instrText xml:space="preserve"> ADDIN ZOTERO_BIBL {"uncited":[],"omitted":[],"custom":[]} CSL_BIBLIOGRAPHY </w:instrText>
      </w:r>
      <w:r w:rsidRPr="00676E35">
        <w:fldChar w:fldCharType="separate"/>
      </w:r>
      <w:proofErr w:type="spellStart"/>
      <w:r w:rsidRPr="00676E35">
        <w:rPr>
          <w:rFonts w:ascii="Times New Roman" w:hAnsi="Times New Roman" w:cs="Times New Roman"/>
          <w:sz w:val="24"/>
        </w:rPr>
        <w:t>Marees</w:t>
      </w:r>
      <w:proofErr w:type="spellEnd"/>
      <w:r w:rsidRPr="00676E35">
        <w:rPr>
          <w:rFonts w:ascii="Times New Roman" w:hAnsi="Times New Roman" w:cs="Times New Roman"/>
          <w:sz w:val="24"/>
        </w:rPr>
        <w:t xml:space="preserve">, A. T., de </w:t>
      </w:r>
      <w:proofErr w:type="spellStart"/>
      <w:r w:rsidRPr="00676E35">
        <w:rPr>
          <w:rFonts w:ascii="Times New Roman" w:hAnsi="Times New Roman" w:cs="Times New Roman"/>
          <w:sz w:val="24"/>
        </w:rPr>
        <w:t>Kluiver</w:t>
      </w:r>
      <w:proofErr w:type="spellEnd"/>
      <w:r w:rsidRPr="00676E35">
        <w:rPr>
          <w:rFonts w:ascii="Times New Roman" w:hAnsi="Times New Roman" w:cs="Times New Roman"/>
          <w:sz w:val="24"/>
        </w:rPr>
        <w:t xml:space="preserve">, H., Stringer, S., </w:t>
      </w:r>
      <w:proofErr w:type="spellStart"/>
      <w:r w:rsidRPr="00676E35">
        <w:rPr>
          <w:rFonts w:ascii="Times New Roman" w:hAnsi="Times New Roman" w:cs="Times New Roman"/>
          <w:sz w:val="24"/>
        </w:rPr>
        <w:t>Vorspan</w:t>
      </w:r>
      <w:proofErr w:type="spellEnd"/>
      <w:r w:rsidRPr="00676E35">
        <w:rPr>
          <w:rFonts w:ascii="Times New Roman" w:hAnsi="Times New Roman" w:cs="Times New Roman"/>
          <w:sz w:val="24"/>
        </w:rPr>
        <w:t xml:space="preserve">, F., </w:t>
      </w:r>
      <w:proofErr w:type="spellStart"/>
      <w:r w:rsidRPr="00676E35">
        <w:rPr>
          <w:rFonts w:ascii="Times New Roman" w:hAnsi="Times New Roman" w:cs="Times New Roman"/>
          <w:sz w:val="24"/>
        </w:rPr>
        <w:t>Curis</w:t>
      </w:r>
      <w:proofErr w:type="spellEnd"/>
      <w:r w:rsidRPr="00676E35">
        <w:rPr>
          <w:rFonts w:ascii="Times New Roman" w:hAnsi="Times New Roman" w:cs="Times New Roman"/>
          <w:sz w:val="24"/>
        </w:rPr>
        <w:t xml:space="preserve">, E., Marie‐Claire, C., &amp; Derks, E. M. (2018). A tutorial on conducting genome‐wide association studies: Quality control and statistical analysis. </w:t>
      </w:r>
      <w:r w:rsidRPr="00676E35">
        <w:rPr>
          <w:rFonts w:ascii="Times New Roman" w:hAnsi="Times New Roman" w:cs="Times New Roman"/>
          <w:i/>
          <w:iCs/>
          <w:sz w:val="24"/>
        </w:rPr>
        <w:t>International Journal of Methods in Psychiatric Research</w:t>
      </w:r>
      <w:r w:rsidRPr="00676E35">
        <w:rPr>
          <w:rFonts w:ascii="Times New Roman" w:hAnsi="Times New Roman" w:cs="Times New Roman"/>
          <w:sz w:val="24"/>
        </w:rPr>
        <w:t xml:space="preserve">, </w:t>
      </w:r>
      <w:r w:rsidRPr="00676E35">
        <w:rPr>
          <w:rFonts w:ascii="Times New Roman" w:hAnsi="Times New Roman" w:cs="Times New Roman"/>
          <w:i/>
          <w:iCs/>
          <w:sz w:val="24"/>
        </w:rPr>
        <w:t>27</w:t>
      </w:r>
      <w:r w:rsidRPr="00676E35">
        <w:rPr>
          <w:rFonts w:ascii="Times New Roman" w:hAnsi="Times New Roman" w:cs="Times New Roman"/>
          <w:sz w:val="24"/>
        </w:rPr>
        <w:t>(2). https://doi.org/10.1002/mpr.1608</w:t>
      </w:r>
    </w:p>
    <w:p w14:paraId="2F48FC24" w14:textId="77777777" w:rsidR="00EC3327" w:rsidRPr="007A0860" w:rsidRDefault="00EC3327" w:rsidP="00EC3327">
      <w:hyperlink r:id="rId8" w:history="1">
        <w:r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1DFDBD6F" w14:textId="77777777" w:rsidR="00EC3327" w:rsidRDefault="00EC3327" w:rsidP="00EC3327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  <w:r w:rsidRPr="00676E3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A590253" w14:textId="77777777" w:rsidR="00EC3327" w:rsidRPr="0061727F" w:rsidRDefault="00EC3327" w:rsidP="00EC3327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</w:p>
    <w:p w14:paraId="33BAEA11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4B265B2" w14:textId="77777777" w:rsid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:</w:t>
      </w:r>
    </w:p>
    <w:p w14:paraId="211E01C2" w14:textId="24A2E34E" w:rsidR="009D1ABC" w:rsidRPr="00EC3327" w:rsidRDefault="00EC3327" w:rsidP="00EC3327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1285968" wp14:editId="73FAAD8A">
            <wp:extent cx="5943600" cy="5349922"/>
            <wp:effectExtent l="0" t="0" r="0" b="3175"/>
            <wp:docPr id="1" name="Picture 1" descr="A close up of a newspap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LINK QC Steps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49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9D1ABC" w:rsidRPr="00EC3327" w:rsidSect="00EC3327">
      <w:headerReference w:type="firs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70998F" w14:textId="77777777" w:rsidR="00AC2BED" w:rsidRDefault="00AC2BED" w:rsidP="00EC3327">
      <w:pPr>
        <w:spacing w:after="0" w:line="240" w:lineRule="auto"/>
      </w:pPr>
      <w:r>
        <w:separator/>
      </w:r>
    </w:p>
  </w:endnote>
  <w:endnote w:type="continuationSeparator" w:id="0">
    <w:p w14:paraId="47797E96" w14:textId="77777777" w:rsidR="00AC2BED" w:rsidRDefault="00AC2BED" w:rsidP="00EC33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9811FD" w14:textId="77777777" w:rsidR="00AC2BED" w:rsidRDefault="00AC2BED" w:rsidP="00EC3327">
      <w:pPr>
        <w:spacing w:after="0" w:line="240" w:lineRule="auto"/>
      </w:pPr>
      <w:r>
        <w:separator/>
      </w:r>
    </w:p>
  </w:footnote>
  <w:footnote w:type="continuationSeparator" w:id="0">
    <w:p w14:paraId="689AD816" w14:textId="77777777" w:rsidR="00AC2BED" w:rsidRDefault="00AC2BED" w:rsidP="00EC332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29195E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Bernardo Aguzzoli</w:t>
    </w:r>
  </w:p>
  <w:p w14:paraId="4BBEF0D5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DCNL</w:t>
    </w:r>
  </w:p>
  <w:p w14:paraId="7729F25E" w14:textId="77777777" w:rsidR="00EC3327" w:rsidRPr="001B5D94" w:rsidRDefault="00EC3327" w:rsidP="00EC3327">
    <w:pPr>
      <w:pStyle w:val="Head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 xml:space="preserve">October </w:t>
    </w:r>
    <w:r w:rsidRPr="001B5D94">
      <w:rPr>
        <w:rFonts w:ascii="Times New Roman" w:hAnsi="Times New Roman" w:cs="Times New Roman"/>
        <w:sz w:val="24"/>
        <w:szCs w:val="24"/>
      </w:rPr>
      <w:t>2019</w:t>
    </w:r>
  </w:p>
  <w:p w14:paraId="5D65D49D" w14:textId="77777777" w:rsidR="00EC3327" w:rsidRDefault="00EC332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F9423A7"/>
    <w:multiLevelType w:val="hybridMultilevel"/>
    <w:tmpl w:val="93E0849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3327"/>
    <w:rsid w:val="0052606B"/>
    <w:rsid w:val="00575D20"/>
    <w:rsid w:val="00673A6C"/>
    <w:rsid w:val="00675720"/>
    <w:rsid w:val="0069633D"/>
    <w:rsid w:val="008F0F30"/>
    <w:rsid w:val="009D1ABC"/>
    <w:rsid w:val="00AC2BED"/>
    <w:rsid w:val="00B807C8"/>
    <w:rsid w:val="00BF51C2"/>
    <w:rsid w:val="00D77400"/>
    <w:rsid w:val="00EC33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D2C3AC"/>
  <w15:chartTrackingRefBased/>
  <w15:docId w15:val="{23776426-9A3E-4A79-B70C-5999CA3280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C332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EC3327"/>
  </w:style>
  <w:style w:type="character" w:styleId="Hyperlink">
    <w:name w:val="Hyperlink"/>
    <w:basedOn w:val="DefaultParagraphFont"/>
    <w:uiPriority w:val="99"/>
    <w:unhideWhenUsed/>
    <w:rsid w:val="00EC332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C332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C33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C3327"/>
  </w:style>
  <w:style w:type="paragraph" w:styleId="Footer">
    <w:name w:val="footer"/>
    <w:basedOn w:val="Normal"/>
    <w:link w:val="FooterChar"/>
    <w:uiPriority w:val="99"/>
    <w:unhideWhenUsed/>
    <w:rsid w:val="00EC33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C332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areesAT/GWA_tutorial/blob/master/1_QC_GWAS.zi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MareesAT/GWA_tutorial/blob/master/1_QC_GWAS.zip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7</Pages>
  <Words>1234</Words>
  <Characters>7034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ardo Aguzzoli Heberle</dc:creator>
  <cp:keywords/>
  <dc:description/>
  <cp:lastModifiedBy>Bernardo Aguzzoli Heberle</cp:lastModifiedBy>
  <cp:revision>1</cp:revision>
  <dcterms:created xsi:type="dcterms:W3CDTF">2019-10-21T17:40:00Z</dcterms:created>
  <dcterms:modified xsi:type="dcterms:W3CDTF">2019-10-21T18:52:00Z</dcterms:modified>
</cp:coreProperties>
</file>